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3BE0E" w14:textId="77777777" w:rsidR="003925D5" w:rsidRPr="00064AF7" w:rsidRDefault="00D70DFC" w:rsidP="003F7B1A">
      <w:pPr>
        <w:rPr>
          <w:color w:val="FF0000"/>
        </w:rPr>
      </w:pPr>
      <w:r w:rsidRPr="00064AF7">
        <w:rPr>
          <w:color w:val="FF0000"/>
        </w:rPr>
        <w:t>OPINIONES, PERSPECTIVAS… (entrevistas y cuestionarios)</w:t>
      </w:r>
    </w:p>
    <w:p w14:paraId="646EFE9E" w14:textId="66AD757F" w:rsidR="008F409D" w:rsidRPr="00ED249D" w:rsidRDefault="008F409D" w:rsidP="008F409D">
      <w:pPr>
        <w:widowControl w:val="0"/>
        <w:autoSpaceDE w:val="0"/>
        <w:autoSpaceDN w:val="0"/>
        <w:adjustRightInd w:val="0"/>
        <w:spacing w:line="240" w:lineRule="auto"/>
        <w:ind w:left="480" w:hanging="480"/>
        <w:rPr>
          <w:lang w:val="en-US"/>
        </w:rPr>
      </w:pPr>
      <w:r w:rsidRPr="00ED249D">
        <w:rPr>
          <w:highlight w:val="yellow"/>
          <w:lang w:val="en-US"/>
        </w:rPr>
        <w:fldChar w:fldCharType="begin" w:fldLock="1"/>
      </w:r>
      <w:r w:rsidRPr="00ED249D">
        <w:rPr>
          <w:highlight w:val="yellow"/>
          <w:lang w:val="en-US"/>
        </w:rPr>
        <w:instrText>ADDIN CSL_CITATION {"citationItems":[{"id":"ITEM-1","itemData":{"DOI":"10.5539/ijel.v7n4p149","ISSN":"1923-8703","abstract":"Baluchistan is a multi-linguistic and multi-ethnic province of Pakistan. In this region, the inhabitants for communication purpose speak a number of local languages such as Baluchi, Brahvi, Pashto, Saraiki, Punjabi, Urdu, Sindhi and Persian. Students who attend the government schools speak these languages. This study aimed to explore the challenges faced by the secondary school female teachers while teaching the English language in their multilingual classrooms. The purposive sampling was used and 10 government secondary school female teachers participated in the study. The data was collected through a semi-structured interview protocol and classroom observation checklist. The data was analyzed by using thematic analyses technique. The findings of the study revealed a number of challenges. Teaching English language in a multilingual context is an enormous challenge for the English teachers due to linguistic diversity in the classrooms. The students in the multilingual classrooms lack confidence to use English language because they hesitate to commit mistakes. The curriculum may be inappropriate for helping students to improve their English proficiency. In the multilingual classrooms code-switching is commonly used by the teachers to instruct the students. The study suggests that; the teachers may be trained to cope with the challenges they face in their multilingual classrooms.","author":[{"dropping-particle":"","family":"Rasheed","given":"Shumaila","non-dropping-particle":"","parse-names":false,"suffix":""},{"dropping-particle":"","family":"Zeeshan","given":"Muhammad","non-dropping-particle":"","parse-names":false,"suffix":""},{"dropping-particle":"","family":"Zaidi","given":"Najia Asrar","non-dropping-particle":"","parse-names":false,"suffix":""}],"container-title":"International Journal of English Linguistics","id":"ITEM-1","issue":"4","issued":{"date-parts":[["2017","7","16"]]},"page":"149","title":"Challenges of Teaching English Language in a Multilingual Setting: An Investigation at Government Girls Secondary Schools of Quetta, Baluchistan, Pakistan","type":"article-journal","volume":"7"},"uris":["http://www.mendeley.com/documents/?uuid=e580e83d-b296-4c19-bdd5-ea900b1fc59e"]}],"mendeley":{"formattedCitation":"(Rasheed et al., 2017)","plainTextFormattedCitation":"(Rasheed et al., 2017)","previouslyFormattedCitation":"(Rasheed et al., 2017)"},"properties":{"noteIndex":0},"schema":"https://github.com/citation-style-language/schema/raw/master/csl-citation.json"}</w:instrText>
      </w:r>
      <w:r w:rsidRPr="00ED249D">
        <w:rPr>
          <w:highlight w:val="yellow"/>
          <w:lang w:val="en-US"/>
        </w:rPr>
        <w:fldChar w:fldCharType="separate"/>
      </w:r>
      <w:r w:rsidRPr="00ED249D">
        <w:rPr>
          <w:noProof/>
          <w:highlight w:val="yellow"/>
          <w:lang w:val="en-US"/>
        </w:rPr>
        <w:t>(Rasheed et al., 2017)</w:t>
      </w:r>
      <w:r w:rsidRPr="00ED249D">
        <w:rPr>
          <w:highlight w:val="yellow"/>
          <w:lang w:val="en-US"/>
        </w:rPr>
        <w:fldChar w:fldCharType="end"/>
      </w:r>
      <w:r w:rsidR="00814AB4" w:rsidRPr="00ED249D">
        <w:rPr>
          <w:lang w:val="en-US"/>
        </w:rPr>
        <w:t xml:space="preserve"> teachers frequency</w:t>
      </w:r>
      <w:r w:rsidR="001B1A8C" w:rsidRPr="00ED249D">
        <w:rPr>
          <w:lang w:val="en-US"/>
        </w:rPr>
        <w:t xml:space="preserve"> use of L1</w:t>
      </w:r>
    </w:p>
    <w:p w14:paraId="112AE3F2" w14:textId="42B6D38D" w:rsidR="004E23A4" w:rsidRPr="00ED249D" w:rsidRDefault="004E23A4" w:rsidP="004E23A4">
      <w:pPr>
        <w:rPr>
          <w:lang w:val="en-US"/>
        </w:rPr>
      </w:pPr>
      <w:r w:rsidRPr="00ED249D">
        <w:rPr>
          <w:lang w:val="en-US"/>
        </w:rPr>
        <w:fldChar w:fldCharType="begin" w:fldLock="1"/>
      </w:r>
      <w:r w:rsidRPr="00ED249D">
        <w:rPr>
          <w:lang w:val="en-US"/>
        </w:rPr>
        <w:instrText>ADDIN CSL_CITATION {"citationItems":[{"id":"ITEM-1","itemData":{"DOI":"10.5296/elr.v8i1.19378","ISSN":"2377-1356","abstract":"This qualitative study explored English as a foreign language (EFL) teachers’ perspectives on first language (L1) use in the second language (L2) classroom. The study focused on Jordanian public secondary school EFL teachers and drew on Macaro’s (2001) three codeswitching positions—optimal (i.e., L1 use can enhance L2 learning), maximal (i.e., L1 use should be minimized in L2 learning), and virtual (i.e., L1 should never be used in L2 learning). Data were collected through a classroom observation and two rounds of interviews, one pre- and one post-observation. The findings suggested that teachers’ views on L1 use varied depending on two main factors: 1) students’ L2 proficiency, and 2) type of lesson. In terms of Macaro’s (2001) framework, teachers held an optimal view toward L1 use with low-proficiency students, yet a maximal view with higher-proficiency students. Similarly, teachers held an optimal position toward L1 use in grammar classes, yet a maximal position in reading classes and a virtual position in listening and speaking classes. The findings of this study are unlike Macaro’s (2001) results, which found that teachers hold a static position toward L1 use regardless of the proficiency of learners or lesson type. Finally, the present study found that teachers were aware of L1 overuse ramifications. The findings of this research may help L2 scholars, policy makers, and teacher-practitioners to understand the role of the L1 in the L2 classroom, particularly in the context of Jordan and similar EFL contexts.","author":[{"dropping-particle":"","family":"Algazo","given":"Muath","non-dropping-particle":"","parse-names":false,"suffix":""}],"container-title":"Education and Linguistics Research","id":"ITEM-1","issue":"1","issued":{"date-parts":[["2022","1","24"]]},"page":"28","title":"Teachers’ Perspectives on the Role of L1 in Jordanian EFL Classes","type":"article-journal","volume":"8"},"uris":["http://www.mendeley.com/documents/?uuid=49779b82-5d66-400a-be7c-94e6ccf617fa"]}],"mendeley":{"formattedCitation":"(Algazo, 2022)","plainTextFormattedCitation":"(Algazo, 2022)","previouslyFormattedCitation":"(Algazo, 2022)"},"properties":{"noteIndex":0},"schema":"https://github.com/citation-style-language/schema/raw/master/csl-citation.json"}</w:instrText>
      </w:r>
      <w:r w:rsidRPr="00ED249D">
        <w:rPr>
          <w:lang w:val="en-US"/>
        </w:rPr>
        <w:fldChar w:fldCharType="separate"/>
      </w:r>
      <w:r w:rsidRPr="00ED249D">
        <w:rPr>
          <w:noProof/>
          <w:lang w:val="en-US"/>
        </w:rPr>
        <w:t>(Algazo, 2022)</w:t>
      </w:r>
      <w:r w:rsidRPr="00ED249D">
        <w:rPr>
          <w:lang w:val="en-US"/>
        </w:rPr>
        <w:fldChar w:fldCharType="end"/>
      </w:r>
      <w:r w:rsidR="001B1A8C" w:rsidRPr="00ED249D">
        <w:rPr>
          <w:lang w:val="en-US"/>
        </w:rPr>
        <w:t xml:space="preserve"> teachers frequency use of L1</w:t>
      </w:r>
    </w:p>
    <w:p w14:paraId="40D00FA4" w14:textId="19615E2E" w:rsidR="004E23A4" w:rsidRPr="00ED249D" w:rsidRDefault="004E23A4" w:rsidP="004E23A4">
      <w:pPr>
        <w:rPr>
          <w:lang w:val="en-US"/>
        </w:rPr>
      </w:pPr>
      <w:r w:rsidRPr="00ED249D">
        <w:rPr>
          <w:lang w:val="en-US"/>
        </w:rPr>
        <w:fldChar w:fldCharType="begin" w:fldLock="1"/>
      </w:r>
      <w:r w:rsidRPr="00ED249D">
        <w:rPr>
          <w:lang w:val="en-US"/>
        </w:rPr>
        <w:instrText>ADDIN CSL_CITATION {"citationItems":[{"id":"ITEM-1","itemData":{"DOI":"10.3126/nelta.v23i1-2.23346","ISSN":"2091-0487","abstract":"English language teachers customarily rule out the use of mother tongue for teaching English. Reflecting on the theoretical underpinnings and empirical research on the use of mother tongue (L1) in English classroom and its ongoing debate the present study aims to explore teachers’ and students’ perceptions of it. A mixed method approach using questionnaire and interview is employed to analyze Bangladeshi university teachers’ and students’ belief and perceptions of teaching English with the help of L1. The study also attempts to discuss the strengths and weaknesses of using L1. Results indicate that both teachers and students perceive the necessity of judicious use of L1 to facilitate learning and acquisition of English as a foreign language (EFL).","author":[{"dropping-particle":"","family":"Mahmud","given":"Shahnaz","non-dropping-particle":"","parse-names":false,"suffix":""}],"container-title":"Journal of NELTA","id":"ITEM-1","issue":"1-2","issued":{"date-parts":[["2018","12","31"]]},"page":"25-39","title":"Should teachers use L1 in EFL classroom?","type":"article-journal","volume":"23"},"uris":["http://www.mendeley.com/documents/?uuid=6601cd0e-76d8-4f02-b06f-f80eaf123ae2"]}],"mendeley":{"formattedCitation":"(Mahmud, 2018)","plainTextFormattedCitation":"(Mahmud, 2018)","previouslyFormattedCitation":"(Mahmud, 2018)"},"properties":{"noteIndex":0},"schema":"https://github.com/citation-style-language/schema/raw/master/csl-citation.json"}</w:instrText>
      </w:r>
      <w:r w:rsidRPr="00ED249D">
        <w:rPr>
          <w:lang w:val="en-US"/>
        </w:rPr>
        <w:fldChar w:fldCharType="separate"/>
      </w:r>
      <w:r w:rsidRPr="00ED249D">
        <w:rPr>
          <w:noProof/>
          <w:lang w:val="en-US"/>
        </w:rPr>
        <w:t>(Mahmud, 2018)</w:t>
      </w:r>
      <w:r w:rsidRPr="00ED249D">
        <w:rPr>
          <w:lang w:val="en-US"/>
        </w:rPr>
        <w:fldChar w:fldCharType="end"/>
      </w:r>
      <w:r w:rsidR="001B1A8C" w:rsidRPr="00ED249D">
        <w:rPr>
          <w:lang w:val="en-US"/>
        </w:rPr>
        <w:t xml:space="preserve"> teachers and students’ perceptions: questionnaires and interviews</w:t>
      </w:r>
    </w:p>
    <w:p w14:paraId="08F4D33C" w14:textId="20995401" w:rsidR="004E23A4" w:rsidRPr="00ED249D" w:rsidRDefault="004E23A4" w:rsidP="004E23A4">
      <w:pPr>
        <w:rPr>
          <w:lang w:val="en-US"/>
        </w:rPr>
      </w:pPr>
      <w:r w:rsidRPr="00ED249D">
        <w:rPr>
          <w:lang w:val="en-US"/>
        </w:rPr>
        <w:fldChar w:fldCharType="begin" w:fldLock="1"/>
      </w:r>
      <w:r w:rsidR="008A73D5" w:rsidRPr="00ED249D">
        <w:rPr>
          <w:lang w:val="en-US"/>
        </w:rPr>
        <w:instrText>ADDIN CSL_CITATION {"citationItems":[{"id":"ITEM-1","itemData":{"abstract":"This paper reports the results of a questionnaire-based study that examined Norwegian EFL teachers’ views on the use of students' mother tongue (MT) in teaching English as a foreign language (EFL). It focuses on the teachers’ attitudes towards the use of MT and their aspirations to create an English-only or a bilingual environment in the EFL classroom. Twenty-four in-service EFL teachers enrolled in an EFL endorsement course at a university in Mid-Norway completed the questionnaire. The responses suggest that while the majority of the participating teachers used Norwegian when teaching English, they also would like to minimize their reliance on students' MT and increase the use of the target language. Future research directions and baseline implications for language teacher education are discussed. Keywords:","author":[{"dropping-particle":"","family":"Georgious","given":"Neokleous.","non-dropping-particle":"","parse-names":false,"suffix":""},{"dropping-particle":"","family":"Krulatz","given":"Anna","non-dropping-particle":"","parse-names":false,"suffix":""}],"container-title":"Journal of Linguistics and Language Teaching","id":"ITEM-1","issue":"2","issued":{"date-parts":[["2018"]]},"page":"169-187","title":"An Investigation into Norwegian Teachers’ Perspectives on the Use of Students' Mother Tongue in the EFL Classroom","type":"article-journal","volume":"9"},"uris":["http://www.mendeley.com/documents/?uuid=001ee840-942b-42a3-b6ea-a3cf307700c3"]}],"mendeley":{"formattedCitation":"(Georgious &amp; Krulatz, 2018)","plainTextFormattedCitation":"(Georgious &amp; Krulatz, 2018)","previouslyFormattedCitation":"(Georgious &amp; Krulatz, 2018)"},"properties":{"noteIndex":0},"schema":"https://github.com/citation-style-language/schema/raw/master/csl-citation.json"}</w:instrText>
      </w:r>
      <w:r w:rsidRPr="00ED249D">
        <w:rPr>
          <w:lang w:val="en-US"/>
        </w:rPr>
        <w:fldChar w:fldCharType="separate"/>
      </w:r>
      <w:r w:rsidRPr="00ED249D">
        <w:rPr>
          <w:noProof/>
          <w:lang w:val="en-US"/>
        </w:rPr>
        <w:t>(Georgious &amp; Krulatz, 2018)</w:t>
      </w:r>
      <w:r w:rsidRPr="00ED249D">
        <w:rPr>
          <w:lang w:val="en-US"/>
        </w:rPr>
        <w:fldChar w:fldCharType="end"/>
      </w:r>
      <w:r w:rsidR="001B1A8C" w:rsidRPr="00ED249D">
        <w:rPr>
          <w:lang w:val="en-US"/>
        </w:rPr>
        <w:t xml:space="preserve"> </w:t>
      </w:r>
      <w:r w:rsidR="00B654C0" w:rsidRPr="00ED249D">
        <w:rPr>
          <w:lang w:val="en-US"/>
        </w:rPr>
        <w:t>teacher</w:t>
      </w:r>
      <w:r w:rsidR="00B74186" w:rsidRPr="00ED249D">
        <w:rPr>
          <w:lang w:val="en-US"/>
        </w:rPr>
        <w:t>s</w:t>
      </w:r>
      <w:r w:rsidR="00B654C0" w:rsidRPr="00ED249D">
        <w:rPr>
          <w:lang w:val="en-US"/>
        </w:rPr>
        <w:t>’ attitudes: questionnaires</w:t>
      </w:r>
    </w:p>
    <w:p w14:paraId="3358514E" w14:textId="3886DB43" w:rsidR="008A73D5" w:rsidRPr="00ED249D" w:rsidRDefault="008A73D5" w:rsidP="004E23A4">
      <w:pPr>
        <w:rPr>
          <w:lang w:val="en-US"/>
        </w:rPr>
      </w:pPr>
      <w:r w:rsidRPr="00ED249D">
        <w:rPr>
          <w:lang w:val="en-US"/>
        </w:rPr>
        <w:fldChar w:fldCharType="begin" w:fldLock="1"/>
      </w:r>
      <w:r w:rsidRPr="00ED249D">
        <w:rPr>
          <w:lang w:val="en-US"/>
        </w:rPr>
        <w:instrText>ADDIN CSL_CITATION {"citationItems":[{"id":"ITEM-1","itemData":{"DOI":"10.1177/1362168820913978","ISBN":"1362168820913","ISSN":"14770954","abstract":"There is now extensive theoretical and empirical literature on the place of the first language (L1) and the second language (L2) in the foreign language (FL) classroom. Although this body of work includes related teacher beliefs and practices, less attention has been paid to the factors that may influence these practices across different national contexts. Through an extensive survey of secondary school teachers of a FL in Spain and England we investigated teachers’ reported L1/L2 practices and the possible influence of pre-service training on these practices. We found that teachers in England reported greater use of the L1 than teachers in Spain across virtually all language functions. In both groups there was no evidence of the influence of advocated teaching approaches within pre-service training courses on teachers’ reported L1 and L2 use. Differences in teachers’ reported practices seem to be better explained by contextual factors influenced by and derived from national policy and the social value of the L2.","author":[{"dropping-particle":"","family":"Molway","given":"Laura","non-dropping-particle":"","parse-names":false,"suffix":""},{"dropping-particle":"","family":"Arcos","given":"Marina","non-dropping-particle":"","parse-names":false,"suffix":""},{"dropping-particle":"","family":"Macaro","given":"Ernesto","non-dropping-particle":"","parse-names":false,"suffix":""}],"container-title":"Language Teaching Research","id":"ITEM-1","issue":"4","issued":{"date-parts":[["2022"]]},"page":"642-670","title":"Language teachers’ reported first and second language use: A comparative contextualized study of England and Spain","type":"article-journal","volume":"26"},"uris":["http://www.mendeley.com/documents/?uuid=b741a4c2-e565-4af7-a490-b4b85ed62cda"]}],"mendeley":{"formattedCitation":"(Molway et al., 2022)","plainTextFormattedCitation":"(Molway et al., 2022)","previouslyFormattedCitation":"(Molway et al., 2022)"},"properties":{"noteIndex":0},"schema":"https://github.com/citation-style-language/schema/raw/master/csl-citation.json"}</w:instrText>
      </w:r>
      <w:r w:rsidRPr="00ED249D">
        <w:rPr>
          <w:lang w:val="en-US"/>
        </w:rPr>
        <w:fldChar w:fldCharType="separate"/>
      </w:r>
      <w:r w:rsidRPr="00ED249D">
        <w:rPr>
          <w:noProof/>
          <w:lang w:val="en-US"/>
        </w:rPr>
        <w:t>(Molway et al., 2022)</w:t>
      </w:r>
      <w:r w:rsidRPr="00ED249D">
        <w:rPr>
          <w:lang w:val="en-US"/>
        </w:rPr>
        <w:fldChar w:fldCharType="end"/>
      </w:r>
      <w:r w:rsidR="00B74186" w:rsidRPr="00ED249D">
        <w:rPr>
          <w:lang w:val="en-US"/>
        </w:rPr>
        <w:t xml:space="preserve"> teachers’ L1/L2 practices(factors): survey</w:t>
      </w:r>
    </w:p>
    <w:p w14:paraId="25190F3A" w14:textId="3C69BDC0" w:rsidR="004646F2" w:rsidRPr="00ED249D" w:rsidRDefault="008A73D5" w:rsidP="004646F2">
      <w:pPr>
        <w:rPr>
          <w:lang w:val="en-US"/>
        </w:rPr>
      </w:pPr>
      <w:r w:rsidRPr="00ED249D">
        <w:rPr>
          <w:lang w:val="en-US"/>
        </w:rPr>
        <w:fldChar w:fldCharType="begin" w:fldLock="1"/>
      </w:r>
      <w:r w:rsidRPr="00ED249D">
        <w:rPr>
          <w:lang w:val="en-US"/>
        </w:rPr>
        <w:instrText>ADDIN CSL_CITATION {"citationItems":[{"id":"ITEM-1","itemData":{"abstract":"… The results showed that learners use L1 to ask new points, to find correct English words and to explain grammar points for their classmates… view, teachers use L1 to make students understand hard words or grammar, to translate difficult English words and to control the class. In …","author":[{"dropping-particle":"","family":"Shariati","given":"Mehdi","non-dropping-particle":"","parse-names":false,"suffix":""}],"container-title":"Journal of Applied Linguistics and Language Research","id":"ITEM-1","issue":"2","issued":{"date-parts":[["2019"]]},"page":"198-217","title":"Students ' Attitudes Towards the Use of L1 in EFL Classrooms : A Case Study at an English Language School in Iran","type":"article-journal","volume":"6"},"uris":["http://www.mendeley.com/documents/?uuid=14545194-75f4-40e6-afba-9634b8970ca7"]}],"mendeley":{"formattedCitation":"(Shariati, 2019)","plainTextFormattedCitation":"(Shariati, 2019)","previouslyFormattedCitation":"(Shariati, 2019)"},"properties":{"noteIndex":0},"schema":"https://github.com/citation-style-language/schema/raw/master/csl-citation.json"}</w:instrText>
      </w:r>
      <w:r w:rsidRPr="00ED249D">
        <w:rPr>
          <w:lang w:val="en-US"/>
        </w:rPr>
        <w:fldChar w:fldCharType="separate"/>
      </w:r>
      <w:r w:rsidRPr="00ED249D">
        <w:rPr>
          <w:noProof/>
          <w:lang w:val="en-US"/>
        </w:rPr>
        <w:t>(Shariati, 2019)</w:t>
      </w:r>
      <w:r w:rsidRPr="00ED249D">
        <w:rPr>
          <w:lang w:val="en-US"/>
        </w:rPr>
        <w:fldChar w:fldCharType="end"/>
      </w:r>
      <w:r w:rsidR="00B74186" w:rsidRPr="00ED249D">
        <w:rPr>
          <w:lang w:val="en-US"/>
        </w:rPr>
        <w:t xml:space="preserve"> </w:t>
      </w:r>
      <w:r w:rsidR="004646F2" w:rsidRPr="00ED249D">
        <w:rPr>
          <w:lang w:val="en-US"/>
        </w:rPr>
        <w:t>students’ attitudes towards their peers’ and their teacher’s use of L1: questionnaires</w:t>
      </w:r>
      <w:r w:rsidR="00F14B68" w:rsidRPr="00ED249D">
        <w:rPr>
          <w:lang w:val="en-US"/>
        </w:rPr>
        <w:t xml:space="preserve"> (see conclusion)</w:t>
      </w:r>
    </w:p>
    <w:p w14:paraId="0A031202" w14:textId="58F981D5" w:rsidR="008A73D5" w:rsidRPr="00ED249D" w:rsidRDefault="008A73D5" w:rsidP="004E23A4">
      <w:pPr>
        <w:rPr>
          <w:lang w:val="en-US"/>
        </w:rPr>
      </w:pPr>
      <w:r w:rsidRPr="00ED249D">
        <w:rPr>
          <w:lang w:val="en-US"/>
        </w:rPr>
        <w:fldChar w:fldCharType="begin" w:fldLock="1"/>
      </w:r>
      <w:r w:rsidRPr="00ED249D">
        <w:rPr>
          <w:lang w:val="en-US"/>
        </w:rPr>
        <w:instrText>ADDIN CSL_CITATION {"citationItems":[{"id":"ITEM-1","itemData":{"DOI":"10.24071/ijiet.v3i2.1941","ISSN":"2548-8430","abstract":"Learning English as a foreign language (EFL) is quite challenging to particular learners. Their mother tongue somehow can be such an obstacle in comprehending the language they learn. The interference of their mother tongue more or less influence EFL Learners language acquisition. The aims of this research are to find out (1) the interference of learners mother tongue in acquiring English; and (2) the challenge faced by EFL Learners in acquiring English as their foreign language. The population of this sample is EFL learners at University level in Bandung. The researcher used purposive sampling to collect the data. Triangulation is used during the data collection process. Those are observation, test items, and interview. Relevant theories are used to analyze the data. The data shows that the grammatical rule and phonological aspect of learners first language affect their language production.DOI:doi.org/10.24071/ijiet.2019.030208","author":[{"dropping-particle":"","family":"Septianasari","given":"Lina","non-dropping-particle":"","parse-names":false,"suffix":""},{"dropping-particle":"","family":"Huznatul","given":"Fourus","non-dropping-particle":"","parse-names":false,"suffix":""},{"dropping-particle":"","family":"Yasmika Baihaqui","given":"","non-dropping-particle":"","parse-names":false,"suffix":""}],"container-title":"IJIET (International Journal of Indonesian Education and Teaching)","id":"ITEM-1","issue":"2","issued":{"date-parts":[["2019","7","19"]]},"page":"204-214","title":"Mother Tongue Issues and Challenge in Learning English As Foreign Language","type":"article-journal","volume":"3"},"uris":["http://www.mendeley.com/documents/?uuid=a13567fe-8ab7-439f-b63f-e50df3e54dec"]}],"mendeley":{"formattedCitation":"(Septianasari et al., 2019)","plainTextFormattedCitation":"(Septianasari et al., 2019)","previouslyFormattedCitation":"(Septianasari et al., 2019)"},"properties":{"noteIndex":0},"schema":"https://github.com/citation-style-language/schema/raw/master/csl-citation.json"}</w:instrText>
      </w:r>
      <w:r w:rsidRPr="00ED249D">
        <w:rPr>
          <w:lang w:val="en-US"/>
        </w:rPr>
        <w:fldChar w:fldCharType="separate"/>
      </w:r>
      <w:r w:rsidRPr="00ED249D">
        <w:rPr>
          <w:noProof/>
          <w:lang w:val="en-US"/>
        </w:rPr>
        <w:t>(Septianasari et al., 2019)</w:t>
      </w:r>
      <w:r w:rsidRPr="00ED249D">
        <w:rPr>
          <w:lang w:val="en-US"/>
        </w:rPr>
        <w:fldChar w:fldCharType="end"/>
      </w:r>
      <w:r w:rsidR="00ED249D" w:rsidRPr="00ED249D">
        <w:rPr>
          <w:lang w:val="en-US"/>
        </w:rPr>
        <w:t xml:space="preserve"> L1 interference</w:t>
      </w:r>
      <w:r w:rsidR="00ED249D">
        <w:rPr>
          <w:lang w:val="en-US"/>
        </w:rPr>
        <w:t>: observation, test items, interviews. (see methods and conclusion.</w:t>
      </w:r>
    </w:p>
    <w:p w14:paraId="32D6821C" w14:textId="163AFE3D" w:rsidR="008A73D5" w:rsidRPr="00ED249D" w:rsidRDefault="008A73D5" w:rsidP="004E23A4">
      <w:pPr>
        <w:rPr>
          <w:lang w:val="en-US"/>
        </w:rPr>
      </w:pPr>
      <w:r w:rsidRPr="00ED249D">
        <w:rPr>
          <w:highlight w:val="yellow"/>
          <w:lang w:val="en-US"/>
        </w:rPr>
        <w:fldChar w:fldCharType="begin" w:fldLock="1"/>
      </w:r>
      <w:r w:rsidRPr="00ED249D">
        <w:rPr>
          <w:highlight w:val="yellow"/>
          <w:lang w:val="en-US"/>
        </w:rPr>
        <w:instrText>ADDIN CSL_CITATION {"citationItems":[{"id":"ITEM-1","itemData":{"DOI":"10.7575/aiac.alls.v.8n.5p.54","ISSN":"2203-4714","abstract":"Two main opposing approaches exist regarding the impact of first-language (L1) use in the teaching and learning of English as a foreign language: the monolingual and bilingual approaches. Some linguists assume that students’ L1 should be banished from their English classes, whereas others assert that it facilitates the process of learning a target language. The purpose of this study was to investigate learners’ attitudes towards the use of L1 in their English classes, both by the students themselves and by their teachers. The current study also determined which factors caused the learners to switch from the TL to their L1. This study was conducted at Salahaddin University, Erbil, at the end of the first semester of the 2016-2017 academic year. It employed a mixed-method approach of data collection and analysis. Two hundred and fifty-eight EFL learners participated in the quantitative data collection, by completing a questionnaire and the qualitative data were collected via face-to-face semi structured interviews with eight EFL learners. The findings revealed that participants had a slightly positive attitude towards the use of their L1 in the facilitation of their TL learning. By referring to current theories of TL acquisition and reviewing recent literature, it can be inferred that learners’ L1 has a necessary and facilitating role in acquiring a foreign language under certain conditions.","author":[{"dropping-particle":"","family":"Galali","given":"Atta","non-dropping-particle":"","parse-names":false,"suffix":""},{"dropping-particle":"","family":"Cinkara","given":"Emrah","non-dropping-particle":"","parse-names":false,"suffix":""}],"container-title":"Advances in Language and Literary Studies","id":"ITEM-1","issue":"5","issued":{"date-parts":[["2017","11","2"]]},"page":"54","title":"The Use of L1 in English as a Foreign Language Classes: Insights from Iraqi Tertiary Level Students","type":"article-journal","volume":"8"},"uris":["http://www.mendeley.com/documents/?uuid=cf0b4e7d-95c9-41ce-93dd-d571e33a60a9"]}],"mendeley":{"formattedCitation":"(Galali &amp; Cinkara, 2017)","plainTextFormattedCitation":"(Galali &amp; Cinkara, 2017)","previouslyFormattedCitation":"(Galali &amp; Cinkara, 2017)"},"properties":{"noteIndex":0},"schema":"https://github.com/citation-style-language/schema/raw/master/csl-citation.json"}</w:instrText>
      </w:r>
      <w:r w:rsidRPr="00ED249D">
        <w:rPr>
          <w:highlight w:val="yellow"/>
          <w:lang w:val="en-US"/>
        </w:rPr>
        <w:fldChar w:fldCharType="separate"/>
      </w:r>
      <w:r w:rsidRPr="00ED249D">
        <w:rPr>
          <w:noProof/>
          <w:highlight w:val="yellow"/>
          <w:lang w:val="en-US"/>
        </w:rPr>
        <w:t>(Galali &amp; Cinkara, 2017)</w:t>
      </w:r>
      <w:r w:rsidRPr="00ED249D">
        <w:rPr>
          <w:highlight w:val="yellow"/>
          <w:lang w:val="en-US"/>
        </w:rPr>
        <w:fldChar w:fldCharType="end"/>
      </w:r>
      <w:r w:rsidR="006D705E">
        <w:rPr>
          <w:lang w:val="en-US"/>
        </w:rPr>
        <w:t xml:space="preserve"> </w:t>
      </w:r>
      <w:r w:rsidR="006D705E" w:rsidRPr="00ED249D">
        <w:rPr>
          <w:lang w:val="en-US"/>
        </w:rPr>
        <w:t>students’ attitudes towards their peers’ and their teacher’s use of L1</w:t>
      </w:r>
      <w:r w:rsidR="006D705E">
        <w:rPr>
          <w:lang w:val="en-US"/>
        </w:rPr>
        <w:t>: questionnaires and interviews.</w:t>
      </w:r>
    </w:p>
    <w:p w14:paraId="6A4A4C87" w14:textId="2C998E48" w:rsidR="008A73D5" w:rsidRPr="00ED249D" w:rsidRDefault="008A73D5" w:rsidP="004E23A4">
      <w:pPr>
        <w:rPr>
          <w:lang w:val="en-US"/>
        </w:rPr>
      </w:pPr>
      <w:r w:rsidRPr="00ED249D">
        <w:rPr>
          <w:lang w:val="en-US"/>
        </w:rPr>
        <w:fldChar w:fldCharType="begin" w:fldLock="1"/>
      </w:r>
      <w:r w:rsidRPr="00ED249D">
        <w:rPr>
          <w:lang w:val="en-US"/>
        </w:rPr>
        <w:instrText>ADDIN CSL_CITATION {"citationItems":[{"id":"ITEM-1","itemData":{"DOI":"10.5281/zenodo.3238664","author":[{"dropping-particle":"","family":"Saburlu","given":"Zeynep Çolakoğlu","non-dropping-particle":"","parse-names":false,"suffix":""}],"container-title":"European Journal of Foreign Language Teaching","id":"ITEM-1","issue":"2","issued":{"date-parts":[["2019"]]},"page":"44-61","title":"Students' Perceptions Towards the Use of First Language in the Foreign Language Classroom","type":"article-journal","volume":"4"},"uris":["http://www.mendeley.com/documents/?uuid=c43a6b4c-c342-4290-86e2-4c40d13324c9"]}],"mendeley":{"formattedCitation":"(Saburlu, 2019)","plainTextFormattedCitation":"(Saburlu, 2019)","previouslyFormattedCitation":"(Saburlu, 2019)"},"properties":{"noteIndex":0},"schema":"https://github.com/citation-style-language/schema/raw/master/csl-citation.json"}</w:instrText>
      </w:r>
      <w:r w:rsidRPr="00ED249D">
        <w:rPr>
          <w:lang w:val="en-US"/>
        </w:rPr>
        <w:fldChar w:fldCharType="separate"/>
      </w:r>
      <w:r w:rsidRPr="00ED249D">
        <w:rPr>
          <w:noProof/>
          <w:lang w:val="en-US"/>
        </w:rPr>
        <w:t>(Saburlu, 2019)</w:t>
      </w:r>
      <w:r w:rsidRPr="00ED249D">
        <w:rPr>
          <w:lang w:val="en-US"/>
        </w:rPr>
        <w:fldChar w:fldCharType="end"/>
      </w:r>
      <w:r w:rsidR="006D705E">
        <w:rPr>
          <w:lang w:val="en-US"/>
        </w:rPr>
        <w:t xml:space="preserve"> students’ attitudes towards L1 use: interviews. (</w:t>
      </w:r>
      <w:r w:rsidR="001F7F64">
        <w:rPr>
          <w:lang w:val="en-US"/>
        </w:rPr>
        <w:t>Conclusion: Ss had a negative attitude)</w:t>
      </w:r>
    </w:p>
    <w:p w14:paraId="3F66C783" w14:textId="671A9226" w:rsidR="008A73D5" w:rsidRPr="00ED249D" w:rsidRDefault="008A73D5" w:rsidP="004E23A4">
      <w:pPr>
        <w:rPr>
          <w:lang w:val="en-US"/>
        </w:rPr>
      </w:pPr>
      <w:r w:rsidRPr="00ED249D">
        <w:rPr>
          <w:lang w:val="en-US"/>
        </w:rPr>
        <w:fldChar w:fldCharType="begin" w:fldLock="1"/>
      </w:r>
      <w:r w:rsidRPr="00ED249D">
        <w:rPr>
          <w:lang w:val="en-US"/>
        </w:rPr>
        <w:instrText>ADDIN CSL_CITATION {"citationItems":[{"id":"ITEM-1","itemData":{"abstract":"The employment of the mother tongue or first language (L1) in foreign (FL) or second language (L2) teaching is a controversial issue and still continues to take considerable attention from researchers. Hence, the current study attempted to shed light into the use of L1 in Turkish EFL classes. In particular, it focused on the amount and the functions of L1 used by primary school EFL teachers in Turkish context. Moreover, it also aimed to investigate EFL teachers' perceptions towards the use of L1 and compare it with their actual classroom practices. Three EFL teachers participated in the study. The data of the study were collected through observations and semi-structured interviews. The data of the study were analyzed both qualitatively and quantitatively. The findings revealed that the three Turkish EFL teachers used comparable amount of L1 in their classes, ranging from 21% to 30% of all classroom instruction. The current study seemed to indicate that Turkish EFL teachers were inclined to use more L1 in lower grades. The findings also revealed that EFL teachers used Turkish in 9 different functions such as giving instruction, translation of unknown words, classroom management, checking understanding, eliciting, drawing attention, giving feedback, grammar instruction, and translation of sentences, respectively. The results also demonstrated that the perceptions of EFL teachers towards the use of L1 comply with their actual practices with minor differences.","author":[{"dropping-particle":"","family":"Taşçı","given":"S","non-dropping-particle":"","parse-names":false,"suffix":""},{"dropping-particle":"","family":"Aksu Ataç","given":"B","non-dropping-particle":"","parse-names":false,"suffix":""}],"container-title":"International Online Journal of Education and Teaching (IOJET)","id":"ITEM-1","issue":"2","issued":{"date-parts":[["2020"]]},"page":"655-667","title":"L1 use in L2 teaching: The amount, functions, and perception towards the use of L1 in Turkish primary school context","type":"article-journal","volume":"7"},"uris":["http://www.mendeley.com/documents/?uuid=f1477210-9fae-4e0b-a36a-7082c0c71dcb"]}],"mendeley":{"formattedCitation":"(Taşçı &amp; Aksu Ataç, 2020)","plainTextFormattedCitation":"(Taşçı &amp; Aksu Ataç, 2020)","previouslyFormattedCitation":"(Taşçı &amp; Aksu Ataç, 2020)"},"properties":{"noteIndex":0},"schema":"https://github.com/citation-style-language/schema/raw/master/csl-citation.json"}</w:instrText>
      </w:r>
      <w:r w:rsidRPr="00ED249D">
        <w:rPr>
          <w:lang w:val="en-US"/>
        </w:rPr>
        <w:fldChar w:fldCharType="separate"/>
      </w:r>
      <w:r w:rsidRPr="00ED249D">
        <w:rPr>
          <w:noProof/>
          <w:lang w:val="en-US"/>
        </w:rPr>
        <w:t>(Taşçı &amp; Aksu Ataç, 2020)</w:t>
      </w:r>
      <w:r w:rsidRPr="00ED249D">
        <w:rPr>
          <w:lang w:val="en-US"/>
        </w:rPr>
        <w:fldChar w:fldCharType="end"/>
      </w:r>
      <w:r w:rsidR="00064AF7">
        <w:rPr>
          <w:lang w:val="en-US"/>
        </w:rPr>
        <w:t xml:space="preserve"> functions of L1 and teachers’ perceptions on it: </w:t>
      </w:r>
      <w:r w:rsidR="006004EF">
        <w:rPr>
          <w:lang w:val="en-US"/>
        </w:rPr>
        <w:t>observations and semi-structured interviews.</w:t>
      </w:r>
    </w:p>
    <w:p w14:paraId="6500B8B7" w14:textId="2E42A289" w:rsidR="008A73D5" w:rsidRPr="00ED249D" w:rsidRDefault="008A73D5" w:rsidP="004E23A4">
      <w:pPr>
        <w:rPr>
          <w:lang w:val="en-US"/>
        </w:rPr>
      </w:pPr>
      <w:r w:rsidRPr="00ED249D">
        <w:rPr>
          <w:highlight w:val="yellow"/>
          <w:lang w:val="en-US"/>
        </w:rPr>
        <w:fldChar w:fldCharType="begin" w:fldLock="1"/>
      </w:r>
      <w:r w:rsidRPr="00ED249D">
        <w:rPr>
          <w:highlight w:val="yellow"/>
          <w:lang w:val="en-US"/>
        </w:rPr>
        <w:instrText>ADDIN CSL_CITATION {"citationItems":[{"id":"ITEM-1","itemData":{"DOI":"10.18869/acadpub.ijree.2.2.63","ISSN":"2538-3027","abstract":"By the growing emphasis on communicative language skills, the attention toward using first language in second language classrooms has been raised. The primary aim of this study was to find out teachers' and students' perceptions toward the utilization of L1 in English classrooms in Institutes. In order to do this objective, the researcher used a mixed methods research design. Two groups of participants were used in this study. They were 56 EFL learners of elementary, intermediate, and advanced level and 11 EFL teachers who were selected through convenient sampling. The proficiency level of the students was determined using Nelson Proficiency Test (NPT). The quantitative data were collected through a questionnaire while the qualitative data were collected through teachers' interviews. After the data collection and analysis, the results of this study revealed that students in all language levels in Institutes had positive perceptions toward utilizing L1 in L2 classes, teachers indicated their eagerness toward using L1 in their classes, and used L1 in high schools more than in Institutes. Furthermore, this study has some implications for EFL teachers.","author":[{"dropping-particle":"","family":"Tajgozari","given":"Mostafa","non-dropping-particle":"","parse-names":false,"suffix":""}],"container-title":"International Journal of Research in English Education","id":"ITEM-1","issue":"2","issued":{"date-parts":[["2017","6","1"]]},"page":"63-75","title":"Factors Contributing to the Use of L1 in English Classrooms: Listening to the Voice of Teachers and Students in Iranian Institutes","type":"article-journal","volume":"2"},"uris":["http://www.mendeley.com/documents/?uuid=d745da09-3758-46a8-81c6-2e5022c6b2a8"]}],"mendeley":{"formattedCitation":"(Tajgozari, 2017)","plainTextFormattedCitation":"(Tajgozari, 2017)","previouslyFormattedCitation":"(Tajgozari, 2017)"},"properties":{"noteIndex":0},"schema":"https://github.com/citation-style-language/schema/raw/master/csl-citation.json"}</w:instrText>
      </w:r>
      <w:r w:rsidRPr="00ED249D">
        <w:rPr>
          <w:highlight w:val="yellow"/>
          <w:lang w:val="en-US"/>
        </w:rPr>
        <w:fldChar w:fldCharType="separate"/>
      </w:r>
      <w:r w:rsidRPr="00ED249D">
        <w:rPr>
          <w:noProof/>
          <w:highlight w:val="yellow"/>
          <w:lang w:val="en-US"/>
        </w:rPr>
        <w:t>(Tajgozari, 2017)</w:t>
      </w:r>
      <w:r w:rsidRPr="00ED249D">
        <w:rPr>
          <w:highlight w:val="yellow"/>
          <w:lang w:val="en-US"/>
        </w:rPr>
        <w:fldChar w:fldCharType="end"/>
      </w:r>
      <w:r w:rsidR="006004EF">
        <w:rPr>
          <w:lang w:val="en-US"/>
        </w:rPr>
        <w:t xml:space="preserve"> teachers’ and students’ perceptions on L1 use: questionnaires (students) and interviews (teachers).</w:t>
      </w:r>
    </w:p>
    <w:p w14:paraId="67BB334C" w14:textId="4344EDBE" w:rsidR="008A73D5" w:rsidRPr="00ED249D" w:rsidRDefault="008A73D5" w:rsidP="004E23A4">
      <w:pPr>
        <w:rPr>
          <w:lang w:val="en-US"/>
        </w:rPr>
      </w:pPr>
      <w:r w:rsidRPr="00ED249D">
        <w:rPr>
          <w:lang w:val="en-US"/>
        </w:rPr>
        <w:fldChar w:fldCharType="begin" w:fldLock="1"/>
      </w:r>
      <w:r w:rsidRPr="00ED249D">
        <w:rPr>
          <w:lang w:val="en-US"/>
        </w:rPr>
        <w:instrText>ADDIN CSL_CITATION {"citationItems":[{"id":"ITEM-1","itemData":{"DOI":"10.21512/lc.v15i1.7165","ISSN":"1978-8118","abstract":"The research discussed the using the first language in teaching a foreign language that had been a debate for language teaching practitioners for decades in language acquisition. The debate was about whether it was all right to use it in a foreign language class or not and how it affected the students’ learning process and result. Because of the pro and cons of using the first language in teaching a foreign language, the research was conducted to find out the use of the first language in teaching English as a foreign language. The research aimed to discover to what extent and in which instances L1 was used by the teachers in their English teaching class in terms of the teaching stages, including pre-teaching, whilst-teaching, and post-teaching in the classroom. The research also searched teachers’ perspectives and reasons for using L1 in their English class. Moreover, the research used a qualitative method to gathered information from the participants. The participants were four English teachers who taught English at senior high school in Bandung-West Java province, Majalengka-West Java province, Pangkal Pinang- Bangka Province, and Kuok-Riau Province. The collections of the data were questionnaires and interviews. The findings show that most teachers use Indonesian as L1 in the whilst-teaching stage when they deliver the materials. They use L1 to clarify the students’ understanding of the materials given and explain English language concepts, grammatical concepts, and difficult words. They argue that using L1 helps both teachers and students in teaching and learning English as a foreign language.","author":[{"dropping-particle":"","family":"Dezas Perdani","given":"Yella","non-dropping-particle":"","parse-names":false,"suffix":""}],"container-title":"Lingua Cultura","id":"ITEM-1","issue":"1","issued":{"date-parts":[["2021"]]},"note":"Summary\n\nPerdani, Y. D. (2021)\n\nThis study attempted to determine the extent and conditions under which teachers used L1 in their English teaching class, including pre-teaching, while-teaching, and post-teaching in the classroom. The study also researched teachers' perspectives and motivations for using L1 in their English classes. The participants were four English teachers who taught English at senior high schools in Bandung-West Java province, Majalengka-West Java province, Pangkal Pinang-Bangka Province, and Kuok-Riau Province. To collect information from participants, the study used a qualitative method by distributing questionnaires and doing interviews. The results indicate that most teachers use Indonesian as their first language when delivering materials during the while-teaching stage. They use L1 to help students understand the materials, explain English language and grammatical concepts, create a simple interaction with the students. It also makes students feel more at ease when learning a foreign language. They conclude that using L1 aids both teachers and students in teaching and learning English as a second language.","page":"59-66","title":"English Language Teachers’ Perspective of Using L1 in TEFL Class","type":"article-journal","volume":"15"},"uris":["http://www.mendeley.com/documents/?uuid=3b579832-4f90-4bea-b8ec-402221cc9540"]}],"mendeley":{"formattedCitation":"(Dezas Perdani, 2021)","plainTextFormattedCitation":"(Dezas Perdani, 2021)","previouslyFormattedCitation":"(Dezas Perdani, 2021)"},"properties":{"noteIndex":0},"schema":"https://github.com/citation-style-language/schema/raw/master/csl-citation.json"}</w:instrText>
      </w:r>
      <w:r w:rsidRPr="00ED249D">
        <w:rPr>
          <w:lang w:val="en-US"/>
        </w:rPr>
        <w:fldChar w:fldCharType="separate"/>
      </w:r>
      <w:r w:rsidRPr="00ED249D">
        <w:rPr>
          <w:noProof/>
          <w:lang w:val="en-US"/>
        </w:rPr>
        <w:t>(Dezas Perdani, 2021)</w:t>
      </w:r>
      <w:r w:rsidRPr="00ED249D">
        <w:rPr>
          <w:lang w:val="en-US"/>
        </w:rPr>
        <w:fldChar w:fldCharType="end"/>
      </w:r>
      <w:r w:rsidR="002F369F">
        <w:rPr>
          <w:lang w:val="en-US"/>
        </w:rPr>
        <w:t xml:space="preserve"> </w:t>
      </w:r>
      <w:r w:rsidR="00064894">
        <w:rPr>
          <w:lang w:val="en-US"/>
        </w:rPr>
        <w:t>teachers’ perspectives and reasons to use the L1: questionnaires and interviews.</w:t>
      </w:r>
    </w:p>
    <w:p w14:paraId="77B88862" w14:textId="609CDFAC" w:rsidR="009B257E" w:rsidRPr="00ED249D" w:rsidRDefault="008A73D5" w:rsidP="009B257E">
      <w:pPr>
        <w:rPr>
          <w:lang w:val="en-US"/>
        </w:rPr>
      </w:pPr>
      <w:r w:rsidRPr="00ED249D">
        <w:rPr>
          <w:lang w:val="en-US"/>
        </w:rPr>
        <w:fldChar w:fldCharType="begin" w:fldLock="1"/>
      </w:r>
      <w:r w:rsidRPr="00ED249D">
        <w:rPr>
          <w:lang w:val="en-US"/>
        </w:rPr>
        <w:instrText>ADDIN CSL_CITATION {"citationItems":[{"id":"ITEM-1","itemData":{"DOI":"10.17263/jlls.631526","ISBN":"5422909860","ISSN":"1305-578X","abstract":"The use of L1 in EFL classes has been a controversial topic. Therefore, this study investigates the attitudes of university teachers towards the use of L1 and seek their opinions regarding the purposes for which L1 should be used in English classes. A questionnaire of 27 items with a five-point likert-type scale was administered, followed by a face-to face semi-structured interview. Descriptive and content analysis methods were employed. The results show that the use of L1 in L2 classes has facilitating functions in L2 learning environment and teachers do not perceive L1 as a hindering factor at the early stages of English learning; they also believe that L1 should be used with low-proficiency level students when making students aware of the differences and similarities between L1 and L2, explaining new vocabulary, clarifying difficult concepts, solving disciplinary problems and teaching grammar. The teachers’ overall attitude towards using L1 was found to be slightly negative in line with the results of the questionnaire yet contradicted with those of the interview. It could be concluded that judicious use of L1 is favoured by teachers.","author":[{"dropping-particle":"","family":"İnal","given":"Sevim","non-dropping-particle":"","parse-names":false,"suffix":""},{"dropping-particle":"","family":"Turhanlı","given":"Irmak","non-dropping-particle":"","parse-names":false,"suffix":""}],"container-title":"Journal of Language and Linguistic Studies","id":"ITEM-1","issue":"3","issued":{"date-parts":[["2019","10","15"]]},"note":"Summary\n\nİnal S, &amp;amp; Turhanlı I. (2019)\n\nThis study investigates university teachers' attitudes toward the use of L1 and gathers their opinions on the purposes for which L1 should be used in English classes. A questionnaire of 27 items with a five-point Likert-type scale and a face-to-face semi-structured interview were applied to collect data. Furthermore, methods of descriptive and content analysis were handled. The findings indicate that using L1 in L2 classes has aiding functions in the L2 learning environment, so teachers do not see L1 as a significant impediment in the early stages of English learning. It's also important to highlight that the teachers' attitudes toward using L1 were found slightly negative based on the questionnaire results, but they were contradicted in the interview. \nThus, teachers saw L1 as a facilitator of the L2 learning environment. They agreed that while using L1 for grammar and vocabulary was acceptable, it should not be used when developing the four skills.","page":"861-875","title":"Teachers ' opinions on the use of L1 in EFL classes","type":"article-journal","volume":"15"},"uris":["http://www.mendeley.com/documents/?uuid=e938ca62-7595-4409-9abd-ecabdbc1c16b"]}],"mendeley":{"formattedCitation":"(İnal &amp; Turhanlı, 2019)","plainTextFormattedCitation":"(İnal &amp; Turhanlı, 2019)"},"properties":{"noteIndex":0},"schema":"https://github.com/citation-style-language/schema/raw/master/csl-citation.json"}</w:instrText>
      </w:r>
      <w:r w:rsidRPr="00ED249D">
        <w:rPr>
          <w:lang w:val="en-US"/>
        </w:rPr>
        <w:fldChar w:fldCharType="separate"/>
      </w:r>
      <w:r w:rsidRPr="00ED249D">
        <w:rPr>
          <w:noProof/>
          <w:lang w:val="en-US"/>
        </w:rPr>
        <w:t>(İnal &amp; Turhanlı, 2019)</w:t>
      </w:r>
      <w:r w:rsidRPr="00ED249D">
        <w:rPr>
          <w:lang w:val="en-US"/>
        </w:rPr>
        <w:fldChar w:fldCharType="end"/>
      </w:r>
      <w:r w:rsidR="00064894">
        <w:rPr>
          <w:lang w:val="en-US"/>
        </w:rPr>
        <w:t xml:space="preserve"> teachers’ attitudes and </w:t>
      </w:r>
      <w:r w:rsidR="009B257E">
        <w:rPr>
          <w:lang w:val="en-US"/>
        </w:rPr>
        <w:t>purposes</w:t>
      </w:r>
      <w:r w:rsidR="00064894">
        <w:rPr>
          <w:lang w:val="en-US"/>
        </w:rPr>
        <w:t xml:space="preserve"> for L1 us</w:t>
      </w:r>
      <w:r w:rsidR="009B257E">
        <w:rPr>
          <w:lang w:val="en-US"/>
        </w:rPr>
        <w:t xml:space="preserve">e: </w:t>
      </w:r>
      <w:r w:rsidR="009B257E">
        <w:rPr>
          <w:lang w:val="en-US"/>
        </w:rPr>
        <w:t>questionnaires and interviews.</w:t>
      </w:r>
    </w:p>
    <w:p w14:paraId="13ABDD41" w14:textId="7D551CAC" w:rsidR="008A73D5" w:rsidRPr="00ED249D" w:rsidRDefault="008A73D5" w:rsidP="004E23A4">
      <w:pPr>
        <w:rPr>
          <w:lang w:val="en-US"/>
        </w:rPr>
      </w:pPr>
    </w:p>
    <w:p w14:paraId="2C1D6735" w14:textId="7F0D1C17" w:rsidR="001B1A8C" w:rsidRPr="00ED249D" w:rsidRDefault="001B1A8C" w:rsidP="004E23A4">
      <w:pPr>
        <w:rPr>
          <w:lang w:val="en-US"/>
        </w:rPr>
      </w:pPr>
    </w:p>
    <w:p w14:paraId="34FB9545" w14:textId="329A35BC" w:rsidR="001B1A8C" w:rsidRPr="00ED249D" w:rsidRDefault="001B1A8C" w:rsidP="004E23A4">
      <w:pPr>
        <w:rPr>
          <w:lang w:val="en-US"/>
        </w:rPr>
      </w:pPr>
    </w:p>
    <w:p w14:paraId="610C3394" w14:textId="2C239D24" w:rsidR="001B1A8C" w:rsidRPr="00ED249D" w:rsidRDefault="001B1A8C" w:rsidP="004E23A4">
      <w:pPr>
        <w:rPr>
          <w:lang w:val="en-US"/>
        </w:rPr>
      </w:pPr>
    </w:p>
    <w:p w14:paraId="6D5048E4" w14:textId="77777777" w:rsidR="001B1A8C" w:rsidRPr="00ED249D" w:rsidRDefault="001B1A8C" w:rsidP="004E23A4">
      <w:pPr>
        <w:rPr>
          <w:lang w:val="en-US"/>
        </w:rPr>
      </w:pPr>
    </w:p>
    <w:p w14:paraId="4353B6A4" w14:textId="77777777" w:rsidR="008A73D5" w:rsidRPr="00ED249D" w:rsidRDefault="008F409D" w:rsidP="008A73D5">
      <w:pPr>
        <w:widowControl w:val="0"/>
        <w:autoSpaceDE w:val="0"/>
        <w:autoSpaceDN w:val="0"/>
        <w:adjustRightInd w:val="0"/>
        <w:spacing w:line="240" w:lineRule="auto"/>
        <w:ind w:left="480" w:hanging="480"/>
        <w:rPr>
          <w:rFonts w:ascii="Calibri" w:hAnsi="Calibri" w:cs="Calibri"/>
          <w:noProof/>
          <w:szCs w:val="24"/>
          <w:lang w:val="en-US"/>
        </w:rPr>
      </w:pPr>
      <w:r w:rsidRPr="00ED249D">
        <w:rPr>
          <w:color w:val="FF0000"/>
          <w:lang w:val="en-US"/>
        </w:rPr>
        <w:fldChar w:fldCharType="begin" w:fldLock="1"/>
      </w:r>
      <w:r w:rsidRPr="00ED249D">
        <w:rPr>
          <w:color w:val="FF0000"/>
          <w:lang w:val="en-US"/>
        </w:rPr>
        <w:instrText xml:space="preserve">ADDIN Mendeley Bibliography CSL_BIBLIOGRAPHY </w:instrText>
      </w:r>
      <w:r w:rsidRPr="00ED249D">
        <w:rPr>
          <w:color w:val="FF0000"/>
          <w:lang w:val="en-US"/>
        </w:rPr>
        <w:fldChar w:fldCharType="separate"/>
      </w:r>
      <w:r w:rsidR="008A73D5" w:rsidRPr="00ED249D">
        <w:rPr>
          <w:rFonts w:ascii="Calibri" w:hAnsi="Calibri" w:cs="Calibri"/>
          <w:noProof/>
          <w:szCs w:val="24"/>
          <w:lang w:val="en-US"/>
        </w:rPr>
        <w:t xml:space="preserve">Algazo, M. (2022). Teachers’ Perspectives on the Role of L1 in Jordanian EFL Classes. </w:t>
      </w:r>
      <w:r w:rsidR="008A73D5" w:rsidRPr="00ED249D">
        <w:rPr>
          <w:rFonts w:ascii="Calibri" w:hAnsi="Calibri" w:cs="Calibri"/>
          <w:i/>
          <w:iCs/>
          <w:noProof/>
          <w:szCs w:val="24"/>
          <w:lang w:val="en-US"/>
        </w:rPr>
        <w:t>Education and Linguistics Research</w:t>
      </w:r>
      <w:r w:rsidR="008A73D5" w:rsidRPr="00ED249D">
        <w:rPr>
          <w:rFonts w:ascii="Calibri" w:hAnsi="Calibri" w:cs="Calibri"/>
          <w:noProof/>
          <w:szCs w:val="24"/>
          <w:lang w:val="en-US"/>
        </w:rPr>
        <w:t xml:space="preserve">, </w:t>
      </w:r>
      <w:r w:rsidR="008A73D5" w:rsidRPr="00ED249D">
        <w:rPr>
          <w:rFonts w:ascii="Calibri" w:hAnsi="Calibri" w:cs="Calibri"/>
          <w:i/>
          <w:iCs/>
          <w:noProof/>
          <w:szCs w:val="24"/>
          <w:lang w:val="en-US"/>
        </w:rPr>
        <w:t>8</w:t>
      </w:r>
      <w:r w:rsidR="008A73D5" w:rsidRPr="00ED249D">
        <w:rPr>
          <w:rFonts w:ascii="Calibri" w:hAnsi="Calibri" w:cs="Calibri"/>
          <w:noProof/>
          <w:szCs w:val="24"/>
          <w:lang w:val="en-US"/>
        </w:rPr>
        <w:t>(1), 28. https://doi.org/10.5296/elr.v8i1.19378</w:t>
      </w:r>
    </w:p>
    <w:p w14:paraId="7D929BF9" w14:textId="77777777" w:rsidR="008A73D5" w:rsidRPr="00064894" w:rsidRDefault="008A73D5" w:rsidP="008A73D5">
      <w:pPr>
        <w:widowControl w:val="0"/>
        <w:autoSpaceDE w:val="0"/>
        <w:autoSpaceDN w:val="0"/>
        <w:adjustRightInd w:val="0"/>
        <w:spacing w:line="240" w:lineRule="auto"/>
        <w:ind w:left="480" w:hanging="480"/>
        <w:rPr>
          <w:rFonts w:ascii="Calibri" w:hAnsi="Calibri" w:cs="Calibri"/>
          <w:noProof/>
          <w:szCs w:val="24"/>
          <w:lang w:val="en-US"/>
        </w:rPr>
      </w:pPr>
      <w:r w:rsidRPr="00ED249D">
        <w:rPr>
          <w:rFonts w:ascii="Calibri" w:hAnsi="Calibri" w:cs="Calibri"/>
          <w:noProof/>
          <w:szCs w:val="24"/>
          <w:lang w:val="en-US"/>
        </w:rPr>
        <w:t xml:space="preserve">Dezas Perdani, Y. (2021). English Language Teachers’ Perspective of Using L1 in TEFL Class. </w:t>
      </w:r>
      <w:r w:rsidRPr="00064894">
        <w:rPr>
          <w:rFonts w:ascii="Calibri" w:hAnsi="Calibri" w:cs="Calibri"/>
          <w:i/>
          <w:iCs/>
          <w:noProof/>
          <w:szCs w:val="24"/>
          <w:lang w:val="en-US"/>
        </w:rPr>
        <w:t>Lingua Cultura</w:t>
      </w:r>
      <w:r w:rsidRPr="00064894">
        <w:rPr>
          <w:rFonts w:ascii="Calibri" w:hAnsi="Calibri" w:cs="Calibri"/>
          <w:noProof/>
          <w:szCs w:val="24"/>
          <w:lang w:val="en-US"/>
        </w:rPr>
        <w:t xml:space="preserve">, </w:t>
      </w:r>
      <w:r w:rsidRPr="00064894">
        <w:rPr>
          <w:rFonts w:ascii="Calibri" w:hAnsi="Calibri" w:cs="Calibri"/>
          <w:i/>
          <w:iCs/>
          <w:noProof/>
          <w:szCs w:val="24"/>
          <w:lang w:val="en-US"/>
        </w:rPr>
        <w:t>15</w:t>
      </w:r>
      <w:r w:rsidRPr="00064894">
        <w:rPr>
          <w:rFonts w:ascii="Calibri" w:hAnsi="Calibri" w:cs="Calibri"/>
          <w:noProof/>
          <w:szCs w:val="24"/>
          <w:lang w:val="en-US"/>
        </w:rPr>
        <w:t>(1), 59–66. https://doi.org/10.21512/lc.v15i1.7165</w:t>
      </w:r>
    </w:p>
    <w:p w14:paraId="7C769CF5" w14:textId="77777777" w:rsidR="008A73D5" w:rsidRPr="00ED249D" w:rsidRDefault="008A73D5" w:rsidP="008A73D5">
      <w:pPr>
        <w:widowControl w:val="0"/>
        <w:autoSpaceDE w:val="0"/>
        <w:autoSpaceDN w:val="0"/>
        <w:adjustRightInd w:val="0"/>
        <w:spacing w:line="240" w:lineRule="auto"/>
        <w:ind w:left="480" w:hanging="480"/>
        <w:rPr>
          <w:rFonts w:ascii="Calibri" w:hAnsi="Calibri" w:cs="Calibri"/>
          <w:noProof/>
          <w:szCs w:val="24"/>
          <w:lang w:val="en-US"/>
        </w:rPr>
      </w:pPr>
      <w:r w:rsidRPr="00064894">
        <w:rPr>
          <w:rFonts w:ascii="Calibri" w:hAnsi="Calibri" w:cs="Calibri"/>
          <w:noProof/>
          <w:szCs w:val="24"/>
          <w:lang w:val="en-US"/>
        </w:rPr>
        <w:t xml:space="preserve">Galali, A., &amp; Cinkara, E. (2017). </w:t>
      </w:r>
      <w:r w:rsidRPr="00ED249D">
        <w:rPr>
          <w:rFonts w:ascii="Calibri" w:hAnsi="Calibri" w:cs="Calibri"/>
          <w:noProof/>
          <w:szCs w:val="24"/>
          <w:lang w:val="en-US"/>
        </w:rPr>
        <w:t xml:space="preserve">The Use of L1 in English as a Foreign Language Classes: Insights from Iraqi Tertiary Level Students. </w:t>
      </w:r>
      <w:r w:rsidRPr="00ED249D">
        <w:rPr>
          <w:rFonts w:ascii="Calibri" w:hAnsi="Calibri" w:cs="Calibri"/>
          <w:i/>
          <w:iCs/>
          <w:noProof/>
          <w:szCs w:val="24"/>
          <w:lang w:val="en-US"/>
        </w:rPr>
        <w:t>Advances in Language and Literary Studies</w:t>
      </w:r>
      <w:r w:rsidRPr="00ED249D">
        <w:rPr>
          <w:rFonts w:ascii="Calibri" w:hAnsi="Calibri" w:cs="Calibri"/>
          <w:noProof/>
          <w:szCs w:val="24"/>
          <w:lang w:val="en-US"/>
        </w:rPr>
        <w:t xml:space="preserve">, </w:t>
      </w:r>
      <w:r w:rsidRPr="00ED249D">
        <w:rPr>
          <w:rFonts w:ascii="Calibri" w:hAnsi="Calibri" w:cs="Calibri"/>
          <w:i/>
          <w:iCs/>
          <w:noProof/>
          <w:szCs w:val="24"/>
          <w:lang w:val="en-US"/>
        </w:rPr>
        <w:t>8</w:t>
      </w:r>
      <w:r w:rsidRPr="00ED249D">
        <w:rPr>
          <w:rFonts w:ascii="Calibri" w:hAnsi="Calibri" w:cs="Calibri"/>
          <w:noProof/>
          <w:szCs w:val="24"/>
          <w:lang w:val="en-US"/>
        </w:rPr>
        <w:t>(5), 54. https://doi.org/10.7575/aiac.alls.v.8n.5p.54</w:t>
      </w:r>
    </w:p>
    <w:p w14:paraId="6D706CCB" w14:textId="77777777" w:rsidR="008A73D5" w:rsidRPr="00ED249D" w:rsidRDefault="008A73D5" w:rsidP="008A73D5">
      <w:pPr>
        <w:widowControl w:val="0"/>
        <w:autoSpaceDE w:val="0"/>
        <w:autoSpaceDN w:val="0"/>
        <w:adjustRightInd w:val="0"/>
        <w:spacing w:line="240" w:lineRule="auto"/>
        <w:ind w:left="480" w:hanging="480"/>
        <w:rPr>
          <w:rFonts w:ascii="Calibri" w:hAnsi="Calibri" w:cs="Calibri"/>
          <w:noProof/>
          <w:szCs w:val="24"/>
          <w:lang w:val="en-US"/>
        </w:rPr>
      </w:pPr>
      <w:r w:rsidRPr="00ED249D">
        <w:rPr>
          <w:rFonts w:ascii="Calibri" w:hAnsi="Calibri" w:cs="Calibri"/>
          <w:noProof/>
          <w:szCs w:val="24"/>
          <w:lang w:val="en-US"/>
        </w:rPr>
        <w:t xml:space="preserve">Georgious, N., &amp; Krulatz, A. (2018). An Investigation into Norwegian Teachers’ Perspectives on the Use of Students’ Mother Tongue in the EFL Classroom. </w:t>
      </w:r>
      <w:r w:rsidRPr="00ED249D">
        <w:rPr>
          <w:rFonts w:ascii="Calibri" w:hAnsi="Calibri" w:cs="Calibri"/>
          <w:i/>
          <w:iCs/>
          <w:noProof/>
          <w:szCs w:val="24"/>
          <w:lang w:val="en-US"/>
        </w:rPr>
        <w:t xml:space="preserve">Journal of Linguistics and </w:t>
      </w:r>
      <w:r w:rsidRPr="00ED249D">
        <w:rPr>
          <w:rFonts w:ascii="Calibri" w:hAnsi="Calibri" w:cs="Calibri"/>
          <w:i/>
          <w:iCs/>
          <w:noProof/>
          <w:szCs w:val="24"/>
          <w:lang w:val="en-US"/>
        </w:rPr>
        <w:lastRenderedPageBreak/>
        <w:t>Language Teaching</w:t>
      </w:r>
      <w:r w:rsidRPr="00ED249D">
        <w:rPr>
          <w:rFonts w:ascii="Calibri" w:hAnsi="Calibri" w:cs="Calibri"/>
          <w:noProof/>
          <w:szCs w:val="24"/>
          <w:lang w:val="en-US"/>
        </w:rPr>
        <w:t xml:space="preserve">, </w:t>
      </w:r>
      <w:r w:rsidRPr="00ED249D">
        <w:rPr>
          <w:rFonts w:ascii="Calibri" w:hAnsi="Calibri" w:cs="Calibri"/>
          <w:i/>
          <w:iCs/>
          <w:noProof/>
          <w:szCs w:val="24"/>
          <w:lang w:val="en-US"/>
        </w:rPr>
        <w:t>9</w:t>
      </w:r>
      <w:r w:rsidRPr="00ED249D">
        <w:rPr>
          <w:rFonts w:ascii="Calibri" w:hAnsi="Calibri" w:cs="Calibri"/>
          <w:noProof/>
          <w:szCs w:val="24"/>
          <w:lang w:val="en-US"/>
        </w:rPr>
        <w:t>(2), 169–187. https://sites.google.com/site/linguisticsandlanguageteaching/home-1/volume-9-2018-issue-2</w:t>
      </w:r>
    </w:p>
    <w:p w14:paraId="0D0AA973" w14:textId="77777777" w:rsidR="008A73D5" w:rsidRPr="00ED249D" w:rsidRDefault="008A73D5" w:rsidP="008A73D5">
      <w:pPr>
        <w:widowControl w:val="0"/>
        <w:autoSpaceDE w:val="0"/>
        <w:autoSpaceDN w:val="0"/>
        <w:adjustRightInd w:val="0"/>
        <w:spacing w:line="240" w:lineRule="auto"/>
        <w:ind w:left="480" w:hanging="480"/>
        <w:rPr>
          <w:rFonts w:ascii="Calibri" w:hAnsi="Calibri" w:cs="Calibri"/>
          <w:noProof/>
          <w:szCs w:val="24"/>
          <w:lang w:val="en-US"/>
        </w:rPr>
      </w:pPr>
      <w:r w:rsidRPr="00ED249D">
        <w:rPr>
          <w:rFonts w:ascii="Calibri" w:hAnsi="Calibri" w:cs="Calibri"/>
          <w:noProof/>
          <w:szCs w:val="24"/>
          <w:lang w:val="en-US"/>
        </w:rPr>
        <w:t xml:space="preserve">İnal, S., &amp; Turhanlı, I. (2019). Teachers ’ opinions on the use of L1 in EFL classes. </w:t>
      </w:r>
      <w:r w:rsidRPr="00ED249D">
        <w:rPr>
          <w:rFonts w:ascii="Calibri" w:hAnsi="Calibri" w:cs="Calibri"/>
          <w:i/>
          <w:iCs/>
          <w:noProof/>
          <w:szCs w:val="24"/>
          <w:lang w:val="en-US"/>
        </w:rPr>
        <w:t>Journal of Language and Linguistic Studies</w:t>
      </w:r>
      <w:r w:rsidRPr="00ED249D">
        <w:rPr>
          <w:rFonts w:ascii="Calibri" w:hAnsi="Calibri" w:cs="Calibri"/>
          <w:noProof/>
          <w:szCs w:val="24"/>
          <w:lang w:val="en-US"/>
        </w:rPr>
        <w:t xml:space="preserve">, </w:t>
      </w:r>
      <w:r w:rsidRPr="00ED249D">
        <w:rPr>
          <w:rFonts w:ascii="Calibri" w:hAnsi="Calibri" w:cs="Calibri"/>
          <w:i/>
          <w:iCs/>
          <w:noProof/>
          <w:szCs w:val="24"/>
          <w:lang w:val="en-US"/>
        </w:rPr>
        <w:t>15</w:t>
      </w:r>
      <w:r w:rsidRPr="00ED249D">
        <w:rPr>
          <w:rFonts w:ascii="Calibri" w:hAnsi="Calibri" w:cs="Calibri"/>
          <w:noProof/>
          <w:szCs w:val="24"/>
          <w:lang w:val="en-US"/>
        </w:rPr>
        <w:t>(3), 861–875. https://doi.org/10.17263/jlls.631526</w:t>
      </w:r>
    </w:p>
    <w:p w14:paraId="6D13646F" w14:textId="77777777" w:rsidR="008A73D5" w:rsidRPr="00ED249D" w:rsidRDefault="008A73D5" w:rsidP="008A73D5">
      <w:pPr>
        <w:widowControl w:val="0"/>
        <w:autoSpaceDE w:val="0"/>
        <w:autoSpaceDN w:val="0"/>
        <w:adjustRightInd w:val="0"/>
        <w:spacing w:line="240" w:lineRule="auto"/>
        <w:ind w:left="480" w:hanging="480"/>
        <w:rPr>
          <w:rFonts w:ascii="Calibri" w:hAnsi="Calibri" w:cs="Calibri"/>
          <w:noProof/>
          <w:szCs w:val="24"/>
          <w:lang w:val="en-US"/>
        </w:rPr>
      </w:pPr>
      <w:r w:rsidRPr="00ED249D">
        <w:rPr>
          <w:rFonts w:ascii="Calibri" w:hAnsi="Calibri" w:cs="Calibri"/>
          <w:noProof/>
          <w:szCs w:val="24"/>
          <w:lang w:val="en-US"/>
        </w:rPr>
        <w:t xml:space="preserve">Mahmud, S. (2018). Should teachers use L1 in EFL classroom? </w:t>
      </w:r>
      <w:r w:rsidRPr="00ED249D">
        <w:rPr>
          <w:rFonts w:ascii="Calibri" w:hAnsi="Calibri" w:cs="Calibri"/>
          <w:i/>
          <w:iCs/>
          <w:noProof/>
          <w:szCs w:val="24"/>
          <w:lang w:val="en-US"/>
        </w:rPr>
        <w:t>Journal of NELTA</w:t>
      </w:r>
      <w:r w:rsidRPr="00ED249D">
        <w:rPr>
          <w:rFonts w:ascii="Calibri" w:hAnsi="Calibri" w:cs="Calibri"/>
          <w:noProof/>
          <w:szCs w:val="24"/>
          <w:lang w:val="en-US"/>
        </w:rPr>
        <w:t xml:space="preserve">, </w:t>
      </w:r>
      <w:r w:rsidRPr="00ED249D">
        <w:rPr>
          <w:rFonts w:ascii="Calibri" w:hAnsi="Calibri" w:cs="Calibri"/>
          <w:i/>
          <w:iCs/>
          <w:noProof/>
          <w:szCs w:val="24"/>
          <w:lang w:val="en-US"/>
        </w:rPr>
        <w:t>23</w:t>
      </w:r>
      <w:r w:rsidRPr="00ED249D">
        <w:rPr>
          <w:rFonts w:ascii="Calibri" w:hAnsi="Calibri" w:cs="Calibri"/>
          <w:noProof/>
          <w:szCs w:val="24"/>
          <w:lang w:val="en-US"/>
        </w:rPr>
        <w:t>(1–2), 25–39. https://doi.org/10.3126/nelta.v23i1-2.23346</w:t>
      </w:r>
    </w:p>
    <w:p w14:paraId="1C00F75A" w14:textId="77777777" w:rsidR="008A73D5" w:rsidRPr="00ED249D" w:rsidRDefault="008A73D5" w:rsidP="008A73D5">
      <w:pPr>
        <w:widowControl w:val="0"/>
        <w:autoSpaceDE w:val="0"/>
        <w:autoSpaceDN w:val="0"/>
        <w:adjustRightInd w:val="0"/>
        <w:spacing w:line="240" w:lineRule="auto"/>
        <w:ind w:left="480" w:hanging="480"/>
        <w:rPr>
          <w:rFonts w:ascii="Calibri" w:hAnsi="Calibri" w:cs="Calibri"/>
          <w:noProof/>
          <w:szCs w:val="24"/>
          <w:lang w:val="en-US"/>
        </w:rPr>
      </w:pPr>
      <w:r w:rsidRPr="00064894">
        <w:rPr>
          <w:rFonts w:ascii="Calibri" w:hAnsi="Calibri" w:cs="Calibri"/>
          <w:noProof/>
          <w:szCs w:val="24"/>
          <w:lang w:val="en-US"/>
        </w:rPr>
        <w:t xml:space="preserve">Molway, L., Arcos, M., &amp; Macaro, E. (2022). </w:t>
      </w:r>
      <w:r w:rsidRPr="00ED249D">
        <w:rPr>
          <w:rFonts w:ascii="Calibri" w:hAnsi="Calibri" w:cs="Calibri"/>
          <w:noProof/>
          <w:szCs w:val="24"/>
          <w:lang w:val="en-US"/>
        </w:rPr>
        <w:t xml:space="preserve">Language teachers’ reported first and second language use: A comparative contextualized study of England and Spain. </w:t>
      </w:r>
      <w:r w:rsidRPr="00ED249D">
        <w:rPr>
          <w:rFonts w:ascii="Calibri" w:hAnsi="Calibri" w:cs="Calibri"/>
          <w:i/>
          <w:iCs/>
          <w:noProof/>
          <w:szCs w:val="24"/>
          <w:lang w:val="en-US"/>
        </w:rPr>
        <w:t>Language Teaching Research</w:t>
      </w:r>
      <w:r w:rsidRPr="00ED249D">
        <w:rPr>
          <w:rFonts w:ascii="Calibri" w:hAnsi="Calibri" w:cs="Calibri"/>
          <w:noProof/>
          <w:szCs w:val="24"/>
          <w:lang w:val="en-US"/>
        </w:rPr>
        <w:t xml:space="preserve">, </w:t>
      </w:r>
      <w:r w:rsidRPr="00ED249D">
        <w:rPr>
          <w:rFonts w:ascii="Calibri" w:hAnsi="Calibri" w:cs="Calibri"/>
          <w:i/>
          <w:iCs/>
          <w:noProof/>
          <w:szCs w:val="24"/>
          <w:lang w:val="en-US"/>
        </w:rPr>
        <w:t>26</w:t>
      </w:r>
      <w:r w:rsidRPr="00ED249D">
        <w:rPr>
          <w:rFonts w:ascii="Calibri" w:hAnsi="Calibri" w:cs="Calibri"/>
          <w:noProof/>
          <w:szCs w:val="24"/>
          <w:lang w:val="en-US"/>
        </w:rPr>
        <w:t>(4), 642–670. https://doi.org/10.1177/1362168820913978</w:t>
      </w:r>
    </w:p>
    <w:p w14:paraId="6C1E0971" w14:textId="77777777" w:rsidR="008A73D5" w:rsidRPr="00ED249D" w:rsidRDefault="008A73D5" w:rsidP="008A73D5">
      <w:pPr>
        <w:widowControl w:val="0"/>
        <w:autoSpaceDE w:val="0"/>
        <w:autoSpaceDN w:val="0"/>
        <w:adjustRightInd w:val="0"/>
        <w:spacing w:line="240" w:lineRule="auto"/>
        <w:ind w:left="480" w:hanging="480"/>
        <w:rPr>
          <w:rFonts w:ascii="Calibri" w:hAnsi="Calibri" w:cs="Calibri"/>
          <w:noProof/>
          <w:szCs w:val="24"/>
          <w:lang w:val="en-US"/>
        </w:rPr>
      </w:pPr>
      <w:r w:rsidRPr="00ED249D">
        <w:rPr>
          <w:rFonts w:ascii="Calibri" w:hAnsi="Calibri" w:cs="Calibri"/>
          <w:noProof/>
          <w:szCs w:val="24"/>
          <w:lang w:val="en-US"/>
        </w:rPr>
        <w:t xml:space="preserve">Rasheed, S., Zeeshan, M., &amp; Zaidi, N. A. (2017). Challenges of Teaching English Language in a Multilingual Setting: An Investigation at Government Girls Secondary Schools of Quetta, Baluchistan, Pakistan. </w:t>
      </w:r>
      <w:r w:rsidRPr="00ED249D">
        <w:rPr>
          <w:rFonts w:ascii="Calibri" w:hAnsi="Calibri" w:cs="Calibri"/>
          <w:i/>
          <w:iCs/>
          <w:noProof/>
          <w:szCs w:val="24"/>
          <w:lang w:val="en-US"/>
        </w:rPr>
        <w:t>International Journal of English Linguistics</w:t>
      </w:r>
      <w:r w:rsidRPr="00ED249D">
        <w:rPr>
          <w:rFonts w:ascii="Calibri" w:hAnsi="Calibri" w:cs="Calibri"/>
          <w:noProof/>
          <w:szCs w:val="24"/>
          <w:lang w:val="en-US"/>
        </w:rPr>
        <w:t xml:space="preserve">, </w:t>
      </w:r>
      <w:r w:rsidRPr="00ED249D">
        <w:rPr>
          <w:rFonts w:ascii="Calibri" w:hAnsi="Calibri" w:cs="Calibri"/>
          <w:i/>
          <w:iCs/>
          <w:noProof/>
          <w:szCs w:val="24"/>
          <w:lang w:val="en-US"/>
        </w:rPr>
        <w:t>7</w:t>
      </w:r>
      <w:r w:rsidRPr="00ED249D">
        <w:rPr>
          <w:rFonts w:ascii="Calibri" w:hAnsi="Calibri" w:cs="Calibri"/>
          <w:noProof/>
          <w:szCs w:val="24"/>
          <w:lang w:val="en-US"/>
        </w:rPr>
        <w:t>(4), 149. https://doi.org/10.5539/ijel.v7n4p149</w:t>
      </w:r>
    </w:p>
    <w:p w14:paraId="575D1468" w14:textId="77777777" w:rsidR="008A73D5" w:rsidRPr="00ED249D" w:rsidRDefault="008A73D5" w:rsidP="008A73D5">
      <w:pPr>
        <w:widowControl w:val="0"/>
        <w:autoSpaceDE w:val="0"/>
        <w:autoSpaceDN w:val="0"/>
        <w:adjustRightInd w:val="0"/>
        <w:spacing w:line="240" w:lineRule="auto"/>
        <w:ind w:left="480" w:hanging="480"/>
        <w:rPr>
          <w:rFonts w:ascii="Calibri" w:hAnsi="Calibri" w:cs="Calibri"/>
          <w:noProof/>
          <w:szCs w:val="24"/>
          <w:lang w:val="en-US"/>
        </w:rPr>
      </w:pPr>
      <w:r w:rsidRPr="00ED249D">
        <w:rPr>
          <w:rFonts w:ascii="Calibri" w:hAnsi="Calibri" w:cs="Calibri"/>
          <w:noProof/>
          <w:szCs w:val="24"/>
          <w:lang w:val="en-US"/>
        </w:rPr>
        <w:t xml:space="preserve">Saburlu, Z. Ç. (2019). Students’ Perceptions Towards the Use of First Language in the Foreign Language Classroom. </w:t>
      </w:r>
      <w:r w:rsidRPr="00ED249D">
        <w:rPr>
          <w:rFonts w:ascii="Calibri" w:hAnsi="Calibri" w:cs="Calibri"/>
          <w:i/>
          <w:iCs/>
          <w:noProof/>
          <w:szCs w:val="24"/>
          <w:lang w:val="en-US"/>
        </w:rPr>
        <w:t>European Journal of Foreign Language Teaching</w:t>
      </w:r>
      <w:r w:rsidRPr="00ED249D">
        <w:rPr>
          <w:rFonts w:ascii="Calibri" w:hAnsi="Calibri" w:cs="Calibri"/>
          <w:noProof/>
          <w:szCs w:val="24"/>
          <w:lang w:val="en-US"/>
        </w:rPr>
        <w:t xml:space="preserve">, </w:t>
      </w:r>
      <w:r w:rsidRPr="00ED249D">
        <w:rPr>
          <w:rFonts w:ascii="Calibri" w:hAnsi="Calibri" w:cs="Calibri"/>
          <w:i/>
          <w:iCs/>
          <w:noProof/>
          <w:szCs w:val="24"/>
          <w:lang w:val="en-US"/>
        </w:rPr>
        <w:t>4</w:t>
      </w:r>
      <w:r w:rsidRPr="00ED249D">
        <w:rPr>
          <w:rFonts w:ascii="Calibri" w:hAnsi="Calibri" w:cs="Calibri"/>
          <w:noProof/>
          <w:szCs w:val="24"/>
          <w:lang w:val="en-US"/>
        </w:rPr>
        <w:t>(2), 44–61. https://doi.org/10.5281/zenodo.3238664</w:t>
      </w:r>
    </w:p>
    <w:p w14:paraId="28E4CA66" w14:textId="77777777" w:rsidR="008A73D5" w:rsidRPr="00ED249D" w:rsidRDefault="008A73D5" w:rsidP="008A73D5">
      <w:pPr>
        <w:widowControl w:val="0"/>
        <w:autoSpaceDE w:val="0"/>
        <w:autoSpaceDN w:val="0"/>
        <w:adjustRightInd w:val="0"/>
        <w:spacing w:line="240" w:lineRule="auto"/>
        <w:ind w:left="480" w:hanging="480"/>
        <w:rPr>
          <w:rFonts w:ascii="Calibri" w:hAnsi="Calibri" w:cs="Calibri"/>
          <w:noProof/>
          <w:szCs w:val="24"/>
          <w:lang w:val="en-US"/>
        </w:rPr>
      </w:pPr>
      <w:r w:rsidRPr="00ED249D">
        <w:rPr>
          <w:rFonts w:ascii="Calibri" w:hAnsi="Calibri" w:cs="Calibri"/>
          <w:noProof/>
          <w:szCs w:val="24"/>
          <w:lang w:val="en-US"/>
        </w:rPr>
        <w:t xml:space="preserve">Scrivener, J. (2017). </w:t>
      </w:r>
      <w:r w:rsidRPr="00ED249D">
        <w:rPr>
          <w:rFonts w:ascii="Calibri" w:hAnsi="Calibri" w:cs="Calibri"/>
          <w:i/>
          <w:iCs/>
          <w:noProof/>
          <w:szCs w:val="24"/>
          <w:lang w:val="en-US"/>
        </w:rPr>
        <w:t>Learning Teaching</w:t>
      </w:r>
      <w:r w:rsidRPr="00ED249D">
        <w:rPr>
          <w:rFonts w:ascii="Calibri" w:hAnsi="Calibri" w:cs="Calibri"/>
          <w:noProof/>
          <w:szCs w:val="24"/>
          <w:lang w:val="en-US"/>
        </w:rPr>
        <w:t xml:space="preserve"> (Third edit). MacMillan Education.</w:t>
      </w:r>
    </w:p>
    <w:p w14:paraId="6C35851E" w14:textId="77777777" w:rsidR="008A73D5" w:rsidRPr="00ED249D" w:rsidRDefault="008A73D5" w:rsidP="008A73D5">
      <w:pPr>
        <w:widowControl w:val="0"/>
        <w:autoSpaceDE w:val="0"/>
        <w:autoSpaceDN w:val="0"/>
        <w:adjustRightInd w:val="0"/>
        <w:spacing w:line="240" w:lineRule="auto"/>
        <w:ind w:left="480" w:hanging="480"/>
        <w:rPr>
          <w:rFonts w:ascii="Calibri" w:hAnsi="Calibri" w:cs="Calibri"/>
          <w:noProof/>
          <w:szCs w:val="24"/>
          <w:lang w:val="en-US"/>
        </w:rPr>
      </w:pPr>
      <w:r w:rsidRPr="00ED249D">
        <w:rPr>
          <w:rFonts w:ascii="Calibri" w:hAnsi="Calibri" w:cs="Calibri"/>
          <w:noProof/>
          <w:szCs w:val="24"/>
          <w:lang w:val="en-US"/>
        </w:rPr>
        <w:t xml:space="preserve">Septianasari, L., Huznatul, F., &amp; Yasmika Baihaqui. (2019). Mother Tongue Issues and Challenge in Learning English As Foreign Language. </w:t>
      </w:r>
      <w:r w:rsidRPr="00ED249D">
        <w:rPr>
          <w:rFonts w:ascii="Calibri" w:hAnsi="Calibri" w:cs="Calibri"/>
          <w:i/>
          <w:iCs/>
          <w:noProof/>
          <w:szCs w:val="24"/>
          <w:lang w:val="en-US"/>
        </w:rPr>
        <w:t>IJIET (International Journal of Indonesian Education and Teaching)</w:t>
      </w:r>
      <w:r w:rsidRPr="00ED249D">
        <w:rPr>
          <w:rFonts w:ascii="Calibri" w:hAnsi="Calibri" w:cs="Calibri"/>
          <w:noProof/>
          <w:szCs w:val="24"/>
          <w:lang w:val="en-US"/>
        </w:rPr>
        <w:t xml:space="preserve">, </w:t>
      </w:r>
      <w:r w:rsidRPr="00ED249D">
        <w:rPr>
          <w:rFonts w:ascii="Calibri" w:hAnsi="Calibri" w:cs="Calibri"/>
          <w:i/>
          <w:iCs/>
          <w:noProof/>
          <w:szCs w:val="24"/>
          <w:lang w:val="en-US"/>
        </w:rPr>
        <w:t>3</w:t>
      </w:r>
      <w:r w:rsidRPr="00ED249D">
        <w:rPr>
          <w:rFonts w:ascii="Calibri" w:hAnsi="Calibri" w:cs="Calibri"/>
          <w:noProof/>
          <w:szCs w:val="24"/>
          <w:lang w:val="en-US"/>
        </w:rPr>
        <w:t>(2), 204–214. https://doi.org/10.24071/ijiet.v3i2.1941</w:t>
      </w:r>
    </w:p>
    <w:p w14:paraId="5C40B679" w14:textId="77777777" w:rsidR="008A73D5" w:rsidRPr="00ED249D" w:rsidRDefault="008A73D5" w:rsidP="008A73D5">
      <w:pPr>
        <w:widowControl w:val="0"/>
        <w:autoSpaceDE w:val="0"/>
        <w:autoSpaceDN w:val="0"/>
        <w:adjustRightInd w:val="0"/>
        <w:spacing w:line="240" w:lineRule="auto"/>
        <w:ind w:left="480" w:hanging="480"/>
        <w:rPr>
          <w:rFonts w:ascii="Calibri" w:hAnsi="Calibri" w:cs="Calibri"/>
          <w:noProof/>
          <w:szCs w:val="24"/>
          <w:lang w:val="en-US"/>
        </w:rPr>
      </w:pPr>
      <w:r w:rsidRPr="00ED249D">
        <w:rPr>
          <w:rFonts w:ascii="Calibri" w:hAnsi="Calibri" w:cs="Calibri"/>
          <w:noProof/>
          <w:szCs w:val="24"/>
          <w:lang w:val="en-US"/>
        </w:rPr>
        <w:t xml:space="preserve">Shariati, M. (2019). Students ’ Attitudes Towards the Use of L1 in EFL Classrooms : A Case Study at an English Language School in Iran. </w:t>
      </w:r>
      <w:r w:rsidRPr="00ED249D">
        <w:rPr>
          <w:rFonts w:ascii="Calibri" w:hAnsi="Calibri" w:cs="Calibri"/>
          <w:i/>
          <w:iCs/>
          <w:noProof/>
          <w:szCs w:val="24"/>
          <w:lang w:val="en-US"/>
        </w:rPr>
        <w:t>Journal of Applied Linguistics and Language Research</w:t>
      </w:r>
      <w:r w:rsidRPr="00ED249D">
        <w:rPr>
          <w:rFonts w:ascii="Calibri" w:hAnsi="Calibri" w:cs="Calibri"/>
          <w:noProof/>
          <w:szCs w:val="24"/>
          <w:lang w:val="en-US"/>
        </w:rPr>
        <w:t xml:space="preserve">, </w:t>
      </w:r>
      <w:r w:rsidRPr="00ED249D">
        <w:rPr>
          <w:rFonts w:ascii="Calibri" w:hAnsi="Calibri" w:cs="Calibri"/>
          <w:i/>
          <w:iCs/>
          <w:noProof/>
          <w:szCs w:val="24"/>
          <w:lang w:val="en-US"/>
        </w:rPr>
        <w:t>6</w:t>
      </w:r>
      <w:r w:rsidRPr="00ED249D">
        <w:rPr>
          <w:rFonts w:ascii="Calibri" w:hAnsi="Calibri" w:cs="Calibri"/>
          <w:noProof/>
          <w:szCs w:val="24"/>
          <w:lang w:val="en-US"/>
        </w:rPr>
        <w:t>(2), 198–217. http://www.jallr.com/index.php/JALLR/article/view/1001</w:t>
      </w:r>
    </w:p>
    <w:p w14:paraId="39A5336C" w14:textId="77777777" w:rsidR="008A73D5" w:rsidRPr="00ED249D" w:rsidRDefault="008A73D5" w:rsidP="008A73D5">
      <w:pPr>
        <w:widowControl w:val="0"/>
        <w:autoSpaceDE w:val="0"/>
        <w:autoSpaceDN w:val="0"/>
        <w:adjustRightInd w:val="0"/>
        <w:spacing w:line="240" w:lineRule="auto"/>
        <w:ind w:left="480" w:hanging="480"/>
        <w:rPr>
          <w:rFonts w:ascii="Calibri" w:hAnsi="Calibri" w:cs="Calibri"/>
          <w:noProof/>
          <w:szCs w:val="24"/>
          <w:lang w:val="en-US"/>
        </w:rPr>
      </w:pPr>
      <w:r w:rsidRPr="00ED249D">
        <w:rPr>
          <w:rFonts w:ascii="Calibri" w:hAnsi="Calibri" w:cs="Calibri"/>
          <w:noProof/>
          <w:szCs w:val="24"/>
          <w:lang w:val="en-US"/>
        </w:rPr>
        <w:t xml:space="preserve">Tajgozari, M. (2017). Factors Contributing to the Use of L1 in English Classrooms: Listening to the Voice of Teachers and Students in Iranian Institutes. </w:t>
      </w:r>
      <w:r w:rsidRPr="00ED249D">
        <w:rPr>
          <w:rFonts w:ascii="Calibri" w:hAnsi="Calibri" w:cs="Calibri"/>
          <w:i/>
          <w:iCs/>
          <w:noProof/>
          <w:szCs w:val="24"/>
          <w:lang w:val="en-US"/>
        </w:rPr>
        <w:t>International Journal of Research in English Education</w:t>
      </w:r>
      <w:r w:rsidRPr="00ED249D">
        <w:rPr>
          <w:rFonts w:ascii="Calibri" w:hAnsi="Calibri" w:cs="Calibri"/>
          <w:noProof/>
          <w:szCs w:val="24"/>
          <w:lang w:val="en-US"/>
        </w:rPr>
        <w:t xml:space="preserve">, </w:t>
      </w:r>
      <w:r w:rsidRPr="00ED249D">
        <w:rPr>
          <w:rFonts w:ascii="Calibri" w:hAnsi="Calibri" w:cs="Calibri"/>
          <w:i/>
          <w:iCs/>
          <w:noProof/>
          <w:szCs w:val="24"/>
          <w:lang w:val="en-US"/>
        </w:rPr>
        <w:t>2</w:t>
      </w:r>
      <w:r w:rsidRPr="00ED249D">
        <w:rPr>
          <w:rFonts w:ascii="Calibri" w:hAnsi="Calibri" w:cs="Calibri"/>
          <w:noProof/>
          <w:szCs w:val="24"/>
          <w:lang w:val="en-US"/>
        </w:rPr>
        <w:t>(2), 63–75. https://doi.org/10.18869/acadpub.ijree.2.2.63</w:t>
      </w:r>
    </w:p>
    <w:p w14:paraId="11B28C8E" w14:textId="77777777" w:rsidR="008A73D5" w:rsidRPr="00ED249D" w:rsidRDefault="008A73D5" w:rsidP="008A73D5">
      <w:pPr>
        <w:widowControl w:val="0"/>
        <w:autoSpaceDE w:val="0"/>
        <w:autoSpaceDN w:val="0"/>
        <w:adjustRightInd w:val="0"/>
        <w:spacing w:line="240" w:lineRule="auto"/>
        <w:ind w:left="480" w:hanging="480"/>
        <w:rPr>
          <w:rFonts w:ascii="Calibri" w:hAnsi="Calibri" w:cs="Calibri"/>
          <w:noProof/>
          <w:lang w:val="en-US"/>
        </w:rPr>
      </w:pPr>
      <w:r w:rsidRPr="00ED249D">
        <w:rPr>
          <w:rFonts w:ascii="Calibri" w:hAnsi="Calibri" w:cs="Calibri"/>
          <w:noProof/>
          <w:szCs w:val="24"/>
          <w:lang w:val="en-US"/>
        </w:rPr>
        <w:t xml:space="preserve">Taşçı, S., &amp; Aksu Ataç, B. (2020). L1 use in L2 teaching: The amount, functions, and perception towards the use of L1 in Turkish primary school context. </w:t>
      </w:r>
      <w:r w:rsidRPr="00ED249D">
        <w:rPr>
          <w:rFonts w:ascii="Calibri" w:hAnsi="Calibri" w:cs="Calibri"/>
          <w:i/>
          <w:iCs/>
          <w:noProof/>
          <w:szCs w:val="24"/>
          <w:lang w:val="en-US"/>
        </w:rPr>
        <w:t>International Online Journal of Education and Teaching (IOJET)</w:t>
      </w:r>
      <w:r w:rsidRPr="00ED249D">
        <w:rPr>
          <w:rFonts w:ascii="Calibri" w:hAnsi="Calibri" w:cs="Calibri"/>
          <w:noProof/>
          <w:szCs w:val="24"/>
          <w:lang w:val="en-US"/>
        </w:rPr>
        <w:t xml:space="preserve">, </w:t>
      </w:r>
      <w:r w:rsidRPr="00ED249D">
        <w:rPr>
          <w:rFonts w:ascii="Calibri" w:hAnsi="Calibri" w:cs="Calibri"/>
          <w:i/>
          <w:iCs/>
          <w:noProof/>
          <w:szCs w:val="24"/>
          <w:lang w:val="en-US"/>
        </w:rPr>
        <w:t>7</w:t>
      </w:r>
      <w:r w:rsidRPr="00ED249D">
        <w:rPr>
          <w:rFonts w:ascii="Calibri" w:hAnsi="Calibri" w:cs="Calibri"/>
          <w:noProof/>
          <w:szCs w:val="24"/>
          <w:lang w:val="en-US"/>
        </w:rPr>
        <w:t>(2), 655–667. https://iojet.org/index.php/IOJET/article/view/816</w:t>
      </w:r>
    </w:p>
    <w:p w14:paraId="09C6E0A8" w14:textId="77777777" w:rsidR="00184346" w:rsidRPr="00ED249D" w:rsidRDefault="008F409D" w:rsidP="003F7B1A">
      <w:pPr>
        <w:rPr>
          <w:color w:val="FF0000"/>
          <w:lang w:val="en-US"/>
        </w:rPr>
      </w:pPr>
      <w:r w:rsidRPr="00ED249D">
        <w:rPr>
          <w:color w:val="FF0000"/>
          <w:lang w:val="en-US"/>
        </w:rPr>
        <w:fldChar w:fldCharType="end"/>
      </w:r>
    </w:p>
    <w:p w14:paraId="2DA541EF" w14:textId="77777777" w:rsidR="00D70DFC" w:rsidRPr="00ED249D" w:rsidRDefault="00D70DFC" w:rsidP="003F7B1A">
      <w:pPr>
        <w:rPr>
          <w:color w:val="FF0000"/>
          <w:lang w:val="en-US"/>
        </w:rPr>
      </w:pPr>
    </w:p>
    <w:p w14:paraId="37DF2A71" w14:textId="77777777" w:rsidR="00D70DFC" w:rsidRPr="00ED249D" w:rsidRDefault="00D70DFC" w:rsidP="003F7B1A">
      <w:pPr>
        <w:rPr>
          <w:color w:val="FF0000"/>
          <w:lang w:val="en-US"/>
        </w:rPr>
      </w:pPr>
    </w:p>
    <w:sectPr w:rsidR="00D70DFC" w:rsidRPr="00ED249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B1A"/>
    <w:rsid w:val="00064894"/>
    <w:rsid w:val="00064AF7"/>
    <w:rsid w:val="00184346"/>
    <w:rsid w:val="001B1A8C"/>
    <w:rsid w:val="001F7F64"/>
    <w:rsid w:val="002F369F"/>
    <w:rsid w:val="00302C85"/>
    <w:rsid w:val="003925D5"/>
    <w:rsid w:val="003F7B1A"/>
    <w:rsid w:val="004646F2"/>
    <w:rsid w:val="004E23A4"/>
    <w:rsid w:val="006004EF"/>
    <w:rsid w:val="006435B7"/>
    <w:rsid w:val="00684298"/>
    <w:rsid w:val="006D705E"/>
    <w:rsid w:val="00814AB4"/>
    <w:rsid w:val="008A73D5"/>
    <w:rsid w:val="008F409D"/>
    <w:rsid w:val="0099628A"/>
    <w:rsid w:val="009B257E"/>
    <w:rsid w:val="00B654C0"/>
    <w:rsid w:val="00B74186"/>
    <w:rsid w:val="00D70DFC"/>
    <w:rsid w:val="00ED249D"/>
    <w:rsid w:val="00F14B68"/>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9D01FE"/>
  <w15:chartTrackingRefBased/>
  <w15:docId w15:val="{250768F0-3D43-4CF1-B610-F286B85586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46F2"/>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311C4C-9E1A-4AED-9D48-947F72CDB7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2</Pages>
  <Words>5110</Words>
  <Characters>28111</Characters>
  <Application>Microsoft Office Word</Application>
  <DocSecurity>0</DocSecurity>
  <Lines>234</Lines>
  <Paragraphs>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NA FERNANDA SOTOMAYOR CANTOS</dc:creator>
  <cp:keywords/>
  <dc:description/>
  <cp:lastModifiedBy>MANUEL FRANCISCO MORALES HAZ</cp:lastModifiedBy>
  <cp:revision>6</cp:revision>
  <dcterms:created xsi:type="dcterms:W3CDTF">2022-07-29T00:22:00Z</dcterms:created>
  <dcterms:modified xsi:type="dcterms:W3CDTF">2022-08-12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91a02e-eef4-38fc-8e2c-05101895ba89</vt:lpwstr>
  </property>
  <property fmtid="{D5CDD505-2E9C-101B-9397-08002B2CF9AE}" pid="24" name="Mendeley Citation Style_1">
    <vt:lpwstr>http://www.zotero.org/styles/apa</vt:lpwstr>
  </property>
</Properties>
</file>